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bookmarkStart w:id="0" w:name="_GoBack"/>
      <w:bookmarkEnd w:id="0"/>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3849E3">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3849E3">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3849E3">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3849E3">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3849E3">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3849E3">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3849E3">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3849E3">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3849E3">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3849E3">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3849E3">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3849E3">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3849E3">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3849E3">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3849E3">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3849E3">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3849E3">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3849E3">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3849E3">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1" w:name="_Toc529958327"/>
      <w:r w:rsidRPr="008A3AD8">
        <w:rPr>
          <w:rFonts w:ascii="Times New Roman" w:hAnsi="Times New Roman" w:cs="Times New Roman"/>
          <w:b/>
          <w:color w:val="000000" w:themeColor="text1"/>
          <w:sz w:val="56"/>
          <w:szCs w:val="56"/>
        </w:rPr>
        <w:lastRenderedPageBreak/>
        <w:t>Chapter 01</w:t>
      </w:r>
      <w:bookmarkEnd w:id="1"/>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2" w:name="_Toc529958328"/>
      <w:r w:rsidRPr="008A3AD8">
        <w:rPr>
          <w:rFonts w:ascii="Times New Roman" w:hAnsi="Times New Roman" w:cs="Times New Roman"/>
          <w:b/>
          <w:color w:val="000000" w:themeColor="text1"/>
          <w:sz w:val="44"/>
          <w:szCs w:val="44"/>
        </w:rPr>
        <w:t>Introduction</w:t>
      </w:r>
      <w:bookmarkEnd w:id="2"/>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3"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3"/>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4"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4"/>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5"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5"/>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6"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6"/>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7" w:name="_Toc529958333"/>
      <w:r w:rsidRPr="003A2064">
        <w:rPr>
          <w:rFonts w:ascii="Times New Roman" w:hAnsi="Times New Roman" w:cs="Times New Roman"/>
          <w:b/>
          <w:color w:val="000000" w:themeColor="text1"/>
          <w:sz w:val="44"/>
          <w:szCs w:val="44"/>
        </w:rPr>
        <w:t>Literature Review</w:t>
      </w:r>
      <w:bookmarkEnd w:id="7"/>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8"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8"/>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9"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9"/>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1"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1"/>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w:t>
      </w:r>
      <w:r w:rsidRPr="00FB2836">
        <w:lastRenderedPageBreak/>
        <w:t xml:space="preserve">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091E8E" w14:textId="77777777" w:rsidR="00090E6B" w:rsidRDefault="00090E6B" w:rsidP="00090E6B">
      <w:r>
        <w:t xml:space="preserve">Broadcasting Sprouted Seeds in Puddled Land This method is adopted in an area where agricultural </w:t>
      </w:r>
      <w:proofErr w:type="spellStart"/>
      <w:r>
        <w:t>labourers</w:t>
      </w:r>
      <w:proofErr w:type="spellEnd"/>
      <w:r>
        <w:t xml:space="preserve"> are not easily available for</w:t>
      </w:r>
    </w:p>
    <w:p w14:paraId="7E319E27" w14:textId="0EE5D779" w:rsidR="000C45A5" w:rsidRDefault="00090E6B" w:rsidP="00090E6B">
      <w:r>
        <w:t xml:space="preserve">transplanting or some time </w:t>
      </w:r>
      <w:proofErr w:type="spellStart"/>
      <w:r>
        <w:t>labourers</w:t>
      </w:r>
      <w:proofErr w:type="spellEnd"/>
      <w:r>
        <w:t xml:space="preserve"> are very expensive. In this method field is prepared and puddled just like in the case of transplanting. About</w:t>
      </w:r>
    </w:p>
    <w:p w14:paraId="528706F5" w14:textId="77777777" w:rsidR="00090E6B" w:rsidRPr="00222A90" w:rsidRDefault="00090E6B" w:rsidP="00090E6B">
      <w:pPr>
        <w:spacing w:line="360" w:lineRule="auto"/>
        <w:rPr>
          <w:color w:val="FF0000"/>
        </w:rPr>
      </w:pPr>
      <w:r w:rsidRPr="00222A90">
        <w:rPr>
          <w:color w:val="FF0000"/>
        </w:rPr>
        <w:t>(Oryza sativa</w:t>
      </w:r>
    </w:p>
    <w:p w14:paraId="16D970D9" w14:textId="77777777" w:rsidR="00182462" w:rsidRDefault="00182462" w:rsidP="00182462">
      <w:r>
        <w:t>Direct</w:t>
      </w:r>
    </w:p>
    <w:p w14:paraId="52403B0E" w14:textId="2BC8DC7F" w:rsidR="000C45A5" w:rsidRDefault="00182462" w:rsidP="00182462">
      <w:r>
        <w:lastRenderedPageBreak/>
        <w:t>seeding is not feasible due to decreasing water availability for agriculture</w:t>
      </w:r>
    </w:p>
    <w:p w14:paraId="53BFC4D5" w14:textId="6DE5BD7F" w:rsidR="00DA613D" w:rsidRDefault="00DA613D" w:rsidP="00182462">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21A39B89" w14:textId="68DD4758" w:rsidR="00DA613D" w:rsidRDefault="00DA613D" w:rsidP="00182462">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2ECF1885" w14:textId="65DA569F" w:rsidR="000C45A5" w:rsidRPr="00DA613D" w:rsidRDefault="00DA613D" w:rsidP="00EB1651">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2"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2"/>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lastRenderedPageBreak/>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lastRenderedPageBreak/>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 xml:space="preserve">However, an efficient weed management in transplanted rice gave higher economic yields than direct seeding method (Hossain et al. 2002). But transplanting method is more laborious, time consuming </w:t>
      </w:r>
      <w:r w:rsidRPr="00182462">
        <w:rPr>
          <w:color w:val="000000" w:themeColor="text1"/>
        </w:rPr>
        <w:lastRenderedPageBreak/>
        <w:t>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lastRenderedPageBreak/>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lastRenderedPageBreak/>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lastRenderedPageBreak/>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lastRenderedPageBreak/>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lastRenderedPageBreak/>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37FB0188"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lastRenderedPageBreak/>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w:t>
      </w:r>
      <w:r w:rsidRPr="001B49CD">
        <w:rPr>
          <w:rFonts w:ascii="Times New Roman" w:hAnsi="Times New Roman" w:cs="Times New Roman"/>
          <w:b/>
          <w:sz w:val="24"/>
          <w:szCs w:val="24"/>
        </w:rPr>
        <w:lastRenderedPageBreak/>
        <w:t>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lastRenderedPageBreak/>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lastRenderedPageBreak/>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A372C3" w:rsidRDefault="00A372C3" w:rsidP="00244516">
                            <w:r>
                              <w:t>These experiments were conducted at the Rice Research and</w:t>
                            </w:r>
                          </w:p>
                          <w:p w14:paraId="0C465D6A" w14:textId="5F4EF883" w:rsidR="00A372C3" w:rsidRDefault="00A372C3"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A372C3" w:rsidRDefault="00A372C3" w:rsidP="00244516">
                      <w:r>
                        <w:t>These experiments were conducted at the Rice Research and</w:t>
                      </w:r>
                    </w:p>
                    <w:p w14:paraId="0C465D6A" w14:textId="5F4EF883" w:rsidR="00A372C3" w:rsidRDefault="00A372C3"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 xml:space="preserve">Gunawardana, W.G.N., Ariyaratne, M., Bandaranayake, P., Marambe, B., 2013. Control of Echinochloa </w:t>
      </w:r>
      <w:r w:rsidRPr="00EB1651">
        <w:rPr>
          <w:rFonts w:ascii="Calibri" w:hAnsi="Calibri" w:cs="Calibri"/>
          <w:noProof/>
          <w:szCs w:val="24"/>
        </w:rPr>
        <w:lastRenderedPageBreak/>
        <w:t>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798D52" w14:textId="77777777" w:rsidR="003849E3" w:rsidRDefault="003849E3" w:rsidP="00645C49">
      <w:pPr>
        <w:spacing w:after="0" w:line="240" w:lineRule="auto"/>
      </w:pPr>
      <w:r>
        <w:separator/>
      </w:r>
    </w:p>
  </w:endnote>
  <w:endnote w:type="continuationSeparator" w:id="0">
    <w:p w14:paraId="1DD3B740" w14:textId="77777777" w:rsidR="003849E3" w:rsidRDefault="003849E3"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B19F6" w14:textId="77777777" w:rsidR="003849E3" w:rsidRDefault="003849E3" w:rsidP="00645C49">
      <w:pPr>
        <w:spacing w:after="0" w:line="240" w:lineRule="auto"/>
      </w:pPr>
      <w:r>
        <w:separator/>
      </w:r>
    </w:p>
  </w:footnote>
  <w:footnote w:type="continuationSeparator" w:id="0">
    <w:p w14:paraId="7D424278" w14:textId="77777777" w:rsidR="003849E3" w:rsidRDefault="003849E3"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0FANRoC8ktAAAA"/>
  </w:docVars>
  <w:rsids>
    <w:rsidRoot w:val="00406D2A"/>
    <w:rsid w:val="000131F2"/>
    <w:rsid w:val="0002413B"/>
    <w:rsid w:val="0002682C"/>
    <w:rsid w:val="00027762"/>
    <w:rsid w:val="000347E8"/>
    <w:rsid w:val="0003751F"/>
    <w:rsid w:val="000406A1"/>
    <w:rsid w:val="00040D48"/>
    <w:rsid w:val="00045962"/>
    <w:rsid w:val="00056EB7"/>
    <w:rsid w:val="0006769A"/>
    <w:rsid w:val="000677D7"/>
    <w:rsid w:val="00082C3E"/>
    <w:rsid w:val="00090004"/>
    <w:rsid w:val="00090E6B"/>
    <w:rsid w:val="000910CE"/>
    <w:rsid w:val="00092955"/>
    <w:rsid w:val="00097298"/>
    <w:rsid w:val="000B3E51"/>
    <w:rsid w:val="000B54B6"/>
    <w:rsid w:val="000C45A5"/>
    <w:rsid w:val="000C6829"/>
    <w:rsid w:val="000D13C1"/>
    <w:rsid w:val="00132602"/>
    <w:rsid w:val="00141C6F"/>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A0936"/>
    <w:rsid w:val="007B7AD7"/>
    <w:rsid w:val="007D0702"/>
    <w:rsid w:val="007D23A8"/>
    <w:rsid w:val="007E3332"/>
    <w:rsid w:val="007E6D8A"/>
    <w:rsid w:val="0080245B"/>
    <w:rsid w:val="008040DD"/>
    <w:rsid w:val="008458A5"/>
    <w:rsid w:val="00866AF3"/>
    <w:rsid w:val="00876A4A"/>
    <w:rsid w:val="00884D6C"/>
    <w:rsid w:val="008A3AD8"/>
    <w:rsid w:val="008B341D"/>
    <w:rsid w:val="008D133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C4F1C"/>
    <w:rsid w:val="009D0B1A"/>
    <w:rsid w:val="00A019A4"/>
    <w:rsid w:val="00A12887"/>
    <w:rsid w:val="00A308AC"/>
    <w:rsid w:val="00A30F6C"/>
    <w:rsid w:val="00A36325"/>
    <w:rsid w:val="00A372C3"/>
    <w:rsid w:val="00A423FB"/>
    <w:rsid w:val="00A5665E"/>
    <w:rsid w:val="00A70D92"/>
    <w:rsid w:val="00A80D06"/>
    <w:rsid w:val="00A81059"/>
    <w:rsid w:val="00AA1A34"/>
    <w:rsid w:val="00AC19C1"/>
    <w:rsid w:val="00AC6680"/>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C0157"/>
    <w:rsid w:val="00DC0FC2"/>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A562B-360C-461E-85F0-CDDEA9164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1</TotalTime>
  <Pages>47</Pages>
  <Words>13086</Words>
  <Characters>74593</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9</cp:revision>
  <dcterms:created xsi:type="dcterms:W3CDTF">2018-11-18T06:18:00Z</dcterms:created>
  <dcterms:modified xsi:type="dcterms:W3CDTF">2018-11-2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